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Pembobotan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Korpus </w:t>
      </w:r>
      <w:r w:rsidRPr="00AD0A80">
        <w:rPr>
          <w:rFonts w:ascii="Times New Roman" w:hAnsi="Times New Roman" w:cs="Times New Roman"/>
          <w:b/>
          <w:bCs/>
          <w:i/>
          <w:iCs/>
          <w:sz w:val="36"/>
          <w:szCs w:val="36"/>
        </w:rPr>
        <w:t xml:space="preserve">Twitter </w:t>
      </w:r>
      <w:r w:rsidR="006B5613">
        <w:rPr>
          <w:rFonts w:ascii="Times New Roman" w:hAnsi="Times New Roman" w:cs="Times New Roman"/>
          <w:b/>
          <w:bCs/>
          <w:sz w:val="36"/>
          <w:szCs w:val="36"/>
        </w:rPr>
        <w:t xml:space="preserve">Tentang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r w:rsidR="000975AB">
        <w:rPr>
          <w:rFonts w:ascii="Times New Roman" w:hAnsi="Times New Roman" w:cs="Times New Roman"/>
          <w:b/>
          <w:bCs/>
          <w:sz w:val="36"/>
          <w:szCs w:val="36"/>
        </w:rPr>
        <w:t xml:space="preserve">Menggunakan </w:t>
      </w:r>
      <w:r w:rsidR="000975AB" w:rsidRPr="00AD0A80">
        <w:rPr>
          <w:rFonts w:ascii="Times New Roman" w:hAnsi="Times New Roman" w:cs="Times New Roman"/>
          <w:b/>
          <w:bCs/>
          <w:i/>
          <w:iCs/>
          <w:sz w:val="36"/>
          <w:szCs w:val="36"/>
        </w:rPr>
        <w:t>Cosine Smiliarity</w:t>
      </w:r>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Untuk Memenuhi Tugas Mata Kuliah Temu Kembali Informasi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Pengampu :  </w:t>
      </w:r>
      <w:r w:rsidR="00AD0A80" w:rsidRPr="00AD0A80">
        <w:rPr>
          <w:rFonts w:ascii="Times New Roman" w:hAnsi="Times New Roman" w:cs="Times New Roman"/>
          <w:b/>
          <w:bCs/>
          <w:sz w:val="24"/>
          <w:szCs w:val="24"/>
        </w:rPr>
        <w:t>Retnani Latifah, M.Kom</w:t>
      </w:r>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isusun Oleh :</w:t>
      </w:r>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r>
        <w:rPr>
          <w:rFonts w:ascii="Times New Roman" w:hAnsi="Times New Roman" w:cs="Times New Roman"/>
          <w:b/>
          <w:bCs/>
          <w:sz w:val="24"/>
          <w:szCs w:val="24"/>
        </w:rPr>
        <w:t xml:space="preserve">Latar belakang masalah </w:t>
      </w:r>
      <w:r w:rsidRPr="00645D41">
        <w:rPr>
          <w:rFonts w:ascii="Times New Roman" w:hAnsi="Times New Roman" w:cs="Times New Roman"/>
          <w:b/>
          <w:bCs/>
          <w:sz w:val="28"/>
          <w:szCs w:val="28"/>
        </w:rPr>
        <w:tab/>
      </w:r>
    </w:p>
    <w:p w14:paraId="2125D348" w14:textId="71DE57D7" w:rsidR="000A117E" w:rsidRPr="00D34A73" w:rsidRDefault="000A117E" w:rsidP="007236C8">
      <w:pPr>
        <w:spacing w:line="360" w:lineRule="auto"/>
        <w:ind w:firstLine="720"/>
        <w:jc w:val="both"/>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r w:rsidRPr="009D0B26">
        <w:rPr>
          <w:rFonts w:ascii="Times New Roman" w:hAnsi="Times New Roman" w:cs="Times New Roman"/>
          <w:sz w:val="24"/>
          <w:szCs w:val="24"/>
        </w:rPr>
        <w:t xml:space="preserve">atau pengambilan informasi adalah </w:t>
      </w:r>
      <w:r w:rsidR="00EC4C5B" w:rsidRPr="009D0B26">
        <w:rPr>
          <w:rFonts w:ascii="Times New Roman" w:hAnsi="Times New Roman" w:cs="Times New Roman"/>
          <w:sz w:val="24"/>
          <w:szCs w:val="24"/>
        </w:rPr>
        <w:t>tugas untuk mengambil informasi yang sesuai atau relevan dari kumpulan korpus yang mewakili permintaan</w:t>
      </w:r>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kueri)</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r w:rsidR="00D34A73">
        <w:rPr>
          <w:rFonts w:ascii="Times New Roman" w:hAnsi="Times New Roman" w:cs="Times New Roman"/>
          <w:sz w:val="24"/>
          <w:szCs w:val="24"/>
        </w:rPr>
        <w:t xml:space="preserve">Untuk mempermudah </w:t>
      </w:r>
      <w:r w:rsidR="00D34A73">
        <w:rPr>
          <w:rFonts w:ascii="Times New Roman" w:hAnsi="Times New Roman" w:cs="Times New Roman"/>
          <w:i/>
          <w:iCs/>
          <w:sz w:val="24"/>
          <w:szCs w:val="24"/>
        </w:rPr>
        <w:t>i</w:t>
      </w:r>
      <w:r w:rsidR="00D34A73" w:rsidRPr="009D0B26">
        <w:rPr>
          <w:rFonts w:ascii="Times New Roman" w:hAnsi="Times New Roman" w:cs="Times New Roman"/>
          <w:i/>
          <w:iCs/>
          <w:sz w:val="24"/>
          <w:szCs w:val="24"/>
        </w:rPr>
        <w:t>nformation retrieval</w:t>
      </w:r>
      <w:r w:rsidR="00D34A73">
        <w:rPr>
          <w:rFonts w:ascii="Times New Roman" w:hAnsi="Times New Roman" w:cs="Times New Roman"/>
          <w:sz w:val="24"/>
          <w:szCs w:val="24"/>
        </w:rPr>
        <w:t xml:space="preserve"> dibutuhkannya </w:t>
      </w:r>
      <w:r w:rsidR="00D34A73" w:rsidRPr="00D34A73">
        <w:rPr>
          <w:rFonts w:ascii="Times New Roman" w:hAnsi="Times New Roman" w:cs="Times New Roman"/>
          <w:i/>
          <w:iCs/>
          <w:sz w:val="24"/>
          <w:szCs w:val="24"/>
        </w:rPr>
        <w:t>text mining</w:t>
      </w:r>
      <w:r w:rsidR="00D34A73">
        <w:rPr>
          <w:rFonts w:ascii="Times New Roman" w:hAnsi="Times New Roman" w:cs="Times New Roman"/>
          <w:sz w:val="24"/>
          <w:szCs w:val="24"/>
        </w:rPr>
        <w:t xml:space="preserve"> untuk mengolah kumpulan teks atau korpus untuk mengetahui dan mengekstrak informasi yang relevan </w:t>
      </w:r>
      <w:r w:rsidR="00D34A73">
        <w:rPr>
          <w:rFonts w:ascii="Times New Roman" w:hAnsi="Times New Roman" w:cs="Times New Roman"/>
          <w:sz w:val="24"/>
          <w:szCs w:val="24"/>
        </w:rPr>
        <w:fldChar w:fldCharType="begin" w:fldLock="1"/>
      </w:r>
      <w:r w:rsidR="00D34A73">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D34A73">
        <w:rPr>
          <w:rFonts w:ascii="Times New Roman" w:hAnsi="Times New Roman" w:cs="Times New Roman"/>
          <w:sz w:val="24"/>
          <w:szCs w:val="24"/>
        </w:rPr>
        <w:fldChar w:fldCharType="separate"/>
      </w:r>
      <w:r w:rsidR="00D34A73" w:rsidRPr="00D34A73">
        <w:rPr>
          <w:rFonts w:ascii="Times New Roman" w:hAnsi="Times New Roman" w:cs="Times New Roman"/>
          <w:noProof/>
          <w:sz w:val="24"/>
          <w:szCs w:val="24"/>
        </w:rPr>
        <w:t>(Sabrani et al., 2020)</w:t>
      </w:r>
      <w:r w:rsidR="00D34A73">
        <w:rPr>
          <w:rFonts w:ascii="Times New Roman" w:hAnsi="Times New Roman" w:cs="Times New Roman"/>
          <w:sz w:val="24"/>
          <w:szCs w:val="24"/>
        </w:rPr>
        <w:fldChar w:fldCharType="end"/>
      </w:r>
      <w:r w:rsidR="00D34A73">
        <w:rPr>
          <w:rFonts w:ascii="Times New Roman" w:hAnsi="Times New Roman" w:cs="Times New Roman"/>
          <w:sz w:val="24"/>
          <w:szCs w:val="24"/>
        </w:rPr>
        <w:t>.</w:t>
      </w:r>
    </w:p>
    <w:p w14:paraId="547CDE49" w14:textId="7B51FCF7" w:rsidR="00B65DBC" w:rsidRPr="00B65DBC" w:rsidRDefault="00852F64" w:rsidP="007236C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adanya  e</w:t>
      </w:r>
      <w:r w:rsidR="00B65DBC">
        <w:rPr>
          <w:rFonts w:ascii="Times New Roman" w:hAnsi="Times New Roman" w:cs="Times New Roman"/>
          <w:sz w:val="24"/>
          <w:szCs w:val="24"/>
        </w:rPr>
        <w:t xml:space="preserve">kstrasi fitur atau </w:t>
      </w:r>
      <w:r w:rsidR="00B65DBC">
        <w:rPr>
          <w:rFonts w:ascii="Times New Roman" w:hAnsi="Times New Roman" w:cs="Times New Roman"/>
          <w:i/>
          <w:iCs/>
          <w:sz w:val="24"/>
          <w:szCs w:val="24"/>
        </w:rPr>
        <w:t xml:space="preserve">Term Frequency Inverse Document </w:t>
      </w:r>
      <w:r w:rsidR="00B65DBC" w:rsidRPr="00B65DBC">
        <w:rPr>
          <w:rFonts w:ascii="Times New Roman" w:hAnsi="Times New Roman" w:cs="Times New Roman"/>
          <w:i/>
          <w:iCs/>
          <w:sz w:val="24"/>
          <w:szCs w:val="24"/>
        </w:rPr>
        <w:t>Frequency</w:t>
      </w:r>
      <w:r w:rsidR="00B65DBC">
        <w:rPr>
          <w:rFonts w:ascii="Times New Roman" w:hAnsi="Times New Roman" w:cs="Times New Roman"/>
          <w:sz w:val="24"/>
          <w:szCs w:val="24"/>
        </w:rPr>
        <w:t xml:space="preserve"> yaitu dari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r w:rsidR="00DD41A6">
        <w:rPr>
          <w:rFonts w:ascii="Times New Roman" w:hAnsi="Times New Roman" w:cs="Times New Roman"/>
          <w:sz w:val="24"/>
          <w:szCs w:val="24"/>
        </w:rPr>
        <w:t>melihat setiap kata yang muncul didalam dokumen</w:t>
      </w:r>
      <w:r w:rsidR="00C95883">
        <w:rPr>
          <w:rFonts w:ascii="Times New Roman" w:hAnsi="Times New Roman" w:cs="Times New Roman"/>
          <w:sz w:val="24"/>
          <w:szCs w:val="24"/>
        </w:rPr>
        <w:t xml:space="preserve"> atau korpus</w:t>
      </w:r>
      <w:r w:rsidR="00DD41A6">
        <w:rPr>
          <w:rFonts w:ascii="Times New Roman" w:hAnsi="Times New Roman" w:cs="Times New Roman"/>
          <w:sz w:val="24"/>
          <w:szCs w:val="24"/>
        </w:rPr>
        <w:t xml:space="preserve">, untuk menghitung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diperlukan masing-masing kemunculan </w:t>
      </w:r>
      <w:r w:rsidR="00DD41A6" w:rsidRPr="00DD41A6">
        <w:rPr>
          <w:rFonts w:ascii="Times New Roman" w:hAnsi="Times New Roman" w:cs="Times New Roman"/>
          <w:i/>
          <w:iCs/>
          <w:sz w:val="24"/>
          <w:szCs w:val="24"/>
        </w:rPr>
        <w:t>term</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setiap </w:t>
      </w:r>
      <w:r w:rsidR="00C95883">
        <w:rPr>
          <w:rFonts w:ascii="Times New Roman" w:hAnsi="Times New Roman" w:cs="Times New Roman"/>
          <w:sz w:val="24"/>
          <w:szCs w:val="24"/>
        </w:rPr>
        <w:t>document atau korpus</w:t>
      </w:r>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lalu dikalkulasi dengan rumus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r w:rsidR="00302687">
        <w:rPr>
          <w:rFonts w:ascii="Times New Roman" w:hAnsi="Times New Roman" w:cs="Times New Roman"/>
          <w:sz w:val="24"/>
          <w:szCs w:val="24"/>
        </w:rPr>
        <w:t>Maka</w:t>
      </w:r>
      <w:r w:rsidR="00B65DBC">
        <w:rPr>
          <w:rFonts w:ascii="Times New Roman" w:hAnsi="Times New Roman" w:cs="Times New Roman"/>
          <w:sz w:val="24"/>
          <w:szCs w:val="24"/>
        </w:rPr>
        <w:t xml:space="preserve"> dari hasil nilai ekstrasi fitur tf-idf ini digunakan untunk perhitung similaritas, dan untuk beberapa metode dalam pendekatan statistika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7C567BFB" w:rsidR="005506F0" w:rsidRDefault="005506F0" w:rsidP="00B65DBC">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r w:rsidR="0088467D">
        <w:rPr>
          <w:rFonts w:ascii="Times New Roman" w:hAnsi="Times New Roman" w:cs="Times New Roman"/>
          <w:sz w:val="24"/>
          <w:szCs w:val="24"/>
        </w:rPr>
        <w:t xml:space="preserve">Sebuah </w:t>
      </w:r>
      <w:r>
        <w:rPr>
          <w:rFonts w:ascii="Times New Roman" w:hAnsi="Times New Roman" w:cs="Times New Roman"/>
          <w:sz w:val="24"/>
          <w:szCs w:val="24"/>
        </w:rPr>
        <w:t xml:space="preserve">model yang digunakan untuk mengukur sebuah kueri antara suatu dokumen dengan suatu kata kunci atau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adalah geometri berdimensi besar</w:t>
      </w:r>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ruang yang batas-batasnya ditentukan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 xml:space="preserve">. </w:t>
      </w:r>
      <w:r w:rsidR="0088467D" w:rsidRPr="0088467D">
        <w:rPr>
          <w:rFonts w:ascii="Times New Roman" w:hAnsi="Times New Roman" w:cs="Times New Roman"/>
          <w:i/>
          <w:iCs/>
          <w:sz w:val="24"/>
          <w:szCs w:val="24"/>
        </w:rPr>
        <w:t>Vector space model</w:t>
      </w:r>
      <w:r w:rsidR="0088467D" w:rsidRPr="007236C8">
        <w:rPr>
          <w:rFonts w:ascii="Times New Roman" w:hAnsi="Times New Roman" w:cs="Times New Roman"/>
          <w:sz w:val="24"/>
          <w:szCs w:val="24"/>
        </w:rPr>
        <w:t xml:space="preserve"> yang menarik bagi </w:t>
      </w:r>
      <w:r w:rsidR="0088467D">
        <w:rPr>
          <w:rFonts w:ascii="Times New Roman" w:hAnsi="Times New Roman" w:cs="Times New Roman"/>
          <w:sz w:val="24"/>
          <w:szCs w:val="24"/>
        </w:rPr>
        <w:t>penulis</w:t>
      </w:r>
      <w:r w:rsidR="0088467D" w:rsidRPr="007236C8">
        <w:rPr>
          <w:rFonts w:ascii="Times New Roman" w:hAnsi="Times New Roman" w:cs="Times New Roman"/>
          <w:sz w:val="24"/>
          <w:szCs w:val="24"/>
        </w:rPr>
        <w:t xml:space="preserve"> adalah model numerik yang</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menempatkan teks atau kata dalam sebuah</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ruang representasi dimensi tinggi. Secara lebih luas</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masuk akal, kita mungkin mempertimbangkan matriks jangka dokumen,</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yang pada dasarnya adalah tabel frekuensi kata yang</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disejajarkan</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oleh kosakata umum sehingga setiap vektor mewakili</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distribusi kosa kata ini dalam individu</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teks</w:t>
      </w:r>
      <w:r w:rsidR="00B65DBC">
        <w:rPr>
          <w:rFonts w:ascii="Times New Roman" w:hAnsi="Times New Roman" w:cs="Times New Roman"/>
          <w:sz w:val="24"/>
          <w:szCs w:val="24"/>
        </w:rPr>
        <w:t xml:space="preserve"> </w:t>
      </w:r>
      <w:r w:rsidR="0088467D">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93/llc/fqab079","ISSN":"2055-7671","abstract":"Scholars working in computational literary studies are increasingly making use of text-derived vector space models, by which I mean numerical models of texts that represent the distribution or modeled relations among the vocabulary extracted from these texts. These models, as this essay will argue, call for distinct modes of humanistic interpretation and explication that are related to but distinct from those that may have been used on the original source texts. While vector space models are analyzed using increasingly complicated quantitative methods and the explanation of their operation requires statistical sophistication, my emphasis on humanistic interpretation is quite intentional. This essay theorizes two major categories of vector space models, the document-term matrix and neural language models, to position these models as not merely descriptions of texts but inscriptive representational objects that perform interpretive work of their own in order to demonstrate the need for a multi-level hermeneutics in computational literary studies.","author":[{"dropping-particle":"","family":"Dobson","given":"James E","non-dropping-particle":"","parse-names":false,"suffix":""}],"container-title":"Digital Scholarship in the Humanities","id":"ITEM-1","issue":"1","issued":{"date-parts":[["2022","3","23"]]},"page":"81-93","publisher":"Oxford University Press (OUP)","title":"Vector hermeneutics: On the interpretation of vector space models of text","type":"article-journal","volume":"37"},"uris":["http://www.mendeley.com/documents/?uuid=14557dee-896e-3a12-81f8-a39e6003db9a"]}],"mendeley":{"formattedCitation":"(Dobson, 2022)","plainTextFormattedCitation":"(Dobson, 2022)","previouslyFormattedCitation":"(Dobson, 2022)"},"properties":{"noteIndex":0},"schema":"https://github.com/citation-style-language/schema/raw/master/csl-citation.json"}</w:instrText>
      </w:r>
      <w:r w:rsidR="0088467D">
        <w:rPr>
          <w:rFonts w:ascii="Times New Roman" w:hAnsi="Times New Roman" w:cs="Times New Roman"/>
          <w:sz w:val="24"/>
          <w:szCs w:val="24"/>
        </w:rPr>
        <w:fldChar w:fldCharType="separate"/>
      </w:r>
      <w:r w:rsidR="0088467D" w:rsidRPr="0088467D">
        <w:rPr>
          <w:rFonts w:ascii="Times New Roman" w:hAnsi="Times New Roman" w:cs="Times New Roman"/>
          <w:noProof/>
          <w:sz w:val="24"/>
          <w:szCs w:val="24"/>
        </w:rPr>
        <w:t>(Dobson, 2022)</w:t>
      </w:r>
      <w:r w:rsidR="0088467D">
        <w:rPr>
          <w:rFonts w:ascii="Times New Roman" w:hAnsi="Times New Roman" w:cs="Times New Roman"/>
          <w:sz w:val="24"/>
          <w:szCs w:val="24"/>
        </w:rPr>
        <w:fldChar w:fldCharType="end"/>
      </w:r>
      <w:r w:rsidR="0088467D">
        <w:rPr>
          <w:rFonts w:ascii="Times New Roman" w:hAnsi="Times New Roman" w:cs="Times New Roman"/>
          <w:sz w:val="24"/>
          <w:szCs w:val="24"/>
        </w:rPr>
        <w:t xml:space="preserve">. </w:t>
      </w:r>
      <w:r w:rsidR="00B65DBC">
        <w:rPr>
          <w:rFonts w:ascii="Times New Roman" w:hAnsi="Times New Roman" w:cs="Times New Roman"/>
          <w:sz w:val="24"/>
          <w:szCs w:val="24"/>
        </w:rPr>
        <w:t xml:space="preserve"> </w:t>
      </w:r>
      <w:r w:rsidR="0088467D">
        <w:rPr>
          <w:rFonts w:ascii="Times New Roman" w:hAnsi="Times New Roman" w:cs="Times New Roman"/>
          <w:sz w:val="24"/>
          <w:szCs w:val="24"/>
        </w:rPr>
        <w:t xml:space="preserve">Konsep dasar </w:t>
      </w:r>
      <w:r w:rsidR="0088467D" w:rsidRPr="0088467D">
        <w:rPr>
          <w:rFonts w:ascii="Times New Roman" w:hAnsi="Times New Roman" w:cs="Times New Roman"/>
          <w:i/>
          <w:iCs/>
          <w:sz w:val="24"/>
          <w:szCs w:val="24"/>
        </w:rPr>
        <w:t>vector space model</w:t>
      </w:r>
      <w:r w:rsidR="0088467D">
        <w:rPr>
          <w:rFonts w:ascii="Times New Roman" w:hAnsi="Times New Roman" w:cs="Times New Roman"/>
          <w:sz w:val="24"/>
          <w:szCs w:val="24"/>
        </w:rPr>
        <w:t xml:space="preserve"> adalah menghitung jarak vector antara dokumen dengan kata kunci yang dimasukkan kemudian mengurutkan berdasarkan tingkat kedekatannya</w:t>
      </w:r>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usanti et al., 2020)</w:t>
      </w:r>
      <w:r w:rsidR="00B65DBC">
        <w:rPr>
          <w:rFonts w:ascii="Times New Roman" w:hAnsi="Times New Roman" w:cs="Times New Roman"/>
          <w:sz w:val="24"/>
          <w:szCs w:val="24"/>
        </w:rPr>
        <w:fldChar w:fldCharType="end"/>
      </w:r>
      <w:r w:rsidR="0088467D">
        <w:rPr>
          <w:rFonts w:ascii="Times New Roman" w:hAnsi="Times New Roman" w:cs="Times New Roman"/>
          <w:sz w:val="24"/>
          <w:szCs w:val="24"/>
        </w:rPr>
        <w:t>.</w:t>
      </w:r>
    </w:p>
    <w:p w14:paraId="62032CB6" w14:textId="2ED7306A" w:rsidR="00A7566F" w:rsidRDefault="00A7566F" w:rsidP="00A7566F">
      <w:pPr>
        <w:spacing w:line="360" w:lineRule="auto"/>
        <w:jc w:val="both"/>
        <w:rPr>
          <w:rFonts w:ascii="Times New Roman" w:hAnsi="Times New Roman" w:cs="Times New Roman"/>
          <w:sz w:val="24"/>
          <w:szCs w:val="24"/>
        </w:rPr>
      </w:pPr>
    </w:p>
    <w:p w14:paraId="1069145F" w14:textId="2A3F4D64" w:rsidR="00A7566F" w:rsidRDefault="00A7566F" w:rsidP="00A7566F">
      <w:pPr>
        <w:spacing w:line="360" w:lineRule="auto"/>
        <w:jc w:val="both"/>
        <w:rPr>
          <w:rFonts w:ascii="Times New Roman" w:hAnsi="Times New Roman" w:cs="Times New Roman"/>
          <w:sz w:val="24"/>
          <w:szCs w:val="24"/>
        </w:rPr>
      </w:pPr>
    </w:p>
    <w:p w14:paraId="3D5CE578" w14:textId="77777777" w:rsidR="00D2682A" w:rsidRDefault="00D2682A" w:rsidP="00A7566F">
      <w:pPr>
        <w:spacing w:line="360" w:lineRule="auto"/>
        <w:jc w:val="both"/>
        <w:rPr>
          <w:rFonts w:ascii="Times New Roman" w:hAnsi="Times New Roman" w:cs="Times New Roman"/>
          <w:sz w:val="24"/>
          <w:szCs w:val="24"/>
        </w:rPr>
      </w:pPr>
    </w:p>
    <w:p w14:paraId="257CD2AE" w14:textId="77777777" w:rsidR="00D2682A" w:rsidRDefault="00D2682A" w:rsidP="00A7566F">
      <w:pPr>
        <w:spacing w:line="360" w:lineRule="auto"/>
        <w:jc w:val="both"/>
        <w:rPr>
          <w:rFonts w:ascii="Times New Roman" w:hAnsi="Times New Roman" w:cs="Times New Roman"/>
          <w:sz w:val="24"/>
          <w:szCs w:val="24"/>
        </w:rPr>
      </w:pPr>
    </w:p>
    <w:p w14:paraId="0288A99E" w14:textId="77777777" w:rsidR="00D2682A" w:rsidRDefault="00D2682A" w:rsidP="00A7566F">
      <w:pPr>
        <w:spacing w:line="360" w:lineRule="auto"/>
        <w:jc w:val="both"/>
        <w:rPr>
          <w:rFonts w:ascii="Times New Roman" w:hAnsi="Times New Roman" w:cs="Times New Roman"/>
          <w:sz w:val="24"/>
          <w:szCs w:val="24"/>
        </w:rPr>
      </w:pPr>
    </w:p>
    <w:p w14:paraId="4C3461D8" w14:textId="40AB3122"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2</w:t>
      </w:r>
    </w:p>
    <w:p w14:paraId="109A6966"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Data ACC</w:t>
      </w:r>
    </w:p>
    <w:p w14:paraId="0ECA1DF0"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EDA</w:t>
      </w:r>
    </w:p>
    <w:p w14:paraId="7AEB364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PREPROP</w:t>
      </w:r>
    </w:p>
    <w:p w14:paraId="2C8E6DE8" w14:textId="77777777" w:rsidR="00A7566F" w:rsidRPr="00A7566F" w:rsidRDefault="00A7566F" w:rsidP="00A7566F">
      <w:pPr>
        <w:spacing w:line="360" w:lineRule="auto"/>
        <w:jc w:val="both"/>
        <w:rPr>
          <w:rFonts w:ascii="Times New Roman" w:hAnsi="Times New Roman" w:cs="Times New Roman"/>
          <w:sz w:val="24"/>
          <w:szCs w:val="24"/>
        </w:rPr>
      </w:pPr>
    </w:p>
    <w:p w14:paraId="6F1B1999"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3</w:t>
      </w:r>
    </w:p>
    <w:p w14:paraId="7DB1E4E2"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TFIDF</w:t>
      </w:r>
    </w:p>
    <w:p w14:paraId="5988B6BD" w14:textId="2CA6BE4B" w:rsid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VSM</w:t>
      </w: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6C742" w14:textId="77777777" w:rsidR="005243F7" w:rsidRDefault="005243F7" w:rsidP="00EC424C">
      <w:pPr>
        <w:spacing w:after="0" w:line="240" w:lineRule="auto"/>
      </w:pPr>
      <w:r>
        <w:separator/>
      </w:r>
    </w:p>
  </w:endnote>
  <w:endnote w:type="continuationSeparator" w:id="0">
    <w:p w14:paraId="52EF551C" w14:textId="77777777" w:rsidR="005243F7" w:rsidRDefault="005243F7"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670CE" w14:textId="77777777" w:rsidR="005243F7" w:rsidRDefault="005243F7" w:rsidP="00EC424C">
      <w:pPr>
        <w:spacing w:after="0" w:line="240" w:lineRule="auto"/>
      </w:pPr>
      <w:r>
        <w:separator/>
      </w:r>
    </w:p>
  </w:footnote>
  <w:footnote w:type="continuationSeparator" w:id="0">
    <w:p w14:paraId="46C635A7" w14:textId="77777777" w:rsidR="005243F7" w:rsidRDefault="005243F7"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1"/>
  </w:num>
  <w:num w:numId="2" w16cid:durableId="1199784600">
    <w:abstractNumId w:val="2"/>
  </w:num>
  <w:num w:numId="3" w16cid:durableId="559484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61FA2"/>
    <w:rsid w:val="00081FA9"/>
    <w:rsid w:val="00082697"/>
    <w:rsid w:val="000975AB"/>
    <w:rsid w:val="000A117E"/>
    <w:rsid w:val="000A2869"/>
    <w:rsid w:val="000C5624"/>
    <w:rsid w:val="000D01E6"/>
    <w:rsid w:val="000D1ED9"/>
    <w:rsid w:val="001300B6"/>
    <w:rsid w:val="00143E63"/>
    <w:rsid w:val="00151E60"/>
    <w:rsid w:val="001637E0"/>
    <w:rsid w:val="00166E6F"/>
    <w:rsid w:val="001713CC"/>
    <w:rsid w:val="0017621F"/>
    <w:rsid w:val="00235B8B"/>
    <w:rsid w:val="00263356"/>
    <w:rsid w:val="00271FCC"/>
    <w:rsid w:val="002D56C0"/>
    <w:rsid w:val="002F6786"/>
    <w:rsid w:val="00302687"/>
    <w:rsid w:val="00316245"/>
    <w:rsid w:val="003843AA"/>
    <w:rsid w:val="003919DC"/>
    <w:rsid w:val="003B299B"/>
    <w:rsid w:val="003B300D"/>
    <w:rsid w:val="004A703E"/>
    <w:rsid w:val="004C512F"/>
    <w:rsid w:val="00503BA2"/>
    <w:rsid w:val="00504638"/>
    <w:rsid w:val="005243F7"/>
    <w:rsid w:val="005506F0"/>
    <w:rsid w:val="005710E1"/>
    <w:rsid w:val="005F167C"/>
    <w:rsid w:val="006130DE"/>
    <w:rsid w:val="00631455"/>
    <w:rsid w:val="00645D41"/>
    <w:rsid w:val="00661A41"/>
    <w:rsid w:val="006B5613"/>
    <w:rsid w:val="0072253F"/>
    <w:rsid w:val="007236C8"/>
    <w:rsid w:val="007577C0"/>
    <w:rsid w:val="00766BCD"/>
    <w:rsid w:val="00767FFE"/>
    <w:rsid w:val="00777A61"/>
    <w:rsid w:val="00791167"/>
    <w:rsid w:val="007D3F35"/>
    <w:rsid w:val="00852F64"/>
    <w:rsid w:val="0088467D"/>
    <w:rsid w:val="008D2CE4"/>
    <w:rsid w:val="009048EC"/>
    <w:rsid w:val="00966844"/>
    <w:rsid w:val="00991E33"/>
    <w:rsid w:val="009A60A3"/>
    <w:rsid w:val="009A6B48"/>
    <w:rsid w:val="009C150F"/>
    <w:rsid w:val="009C3AF1"/>
    <w:rsid w:val="009D0B26"/>
    <w:rsid w:val="009E6A8A"/>
    <w:rsid w:val="00A70C2E"/>
    <w:rsid w:val="00A7566F"/>
    <w:rsid w:val="00A83181"/>
    <w:rsid w:val="00AB3367"/>
    <w:rsid w:val="00AD0A80"/>
    <w:rsid w:val="00AF2FAD"/>
    <w:rsid w:val="00AF57DC"/>
    <w:rsid w:val="00B65DBC"/>
    <w:rsid w:val="00B678E6"/>
    <w:rsid w:val="00B93BD8"/>
    <w:rsid w:val="00BD0B58"/>
    <w:rsid w:val="00BE7C5A"/>
    <w:rsid w:val="00C37911"/>
    <w:rsid w:val="00C669B2"/>
    <w:rsid w:val="00C860B6"/>
    <w:rsid w:val="00C95883"/>
    <w:rsid w:val="00CA0906"/>
    <w:rsid w:val="00D2682A"/>
    <w:rsid w:val="00D34A73"/>
    <w:rsid w:val="00D76D88"/>
    <w:rsid w:val="00D96C67"/>
    <w:rsid w:val="00DB7896"/>
    <w:rsid w:val="00DD41A6"/>
    <w:rsid w:val="00DD5514"/>
    <w:rsid w:val="00E72D3C"/>
    <w:rsid w:val="00E93B68"/>
    <w:rsid w:val="00EB71BC"/>
    <w:rsid w:val="00EC424C"/>
    <w:rsid w:val="00EC4C5B"/>
    <w:rsid w:val="00F32076"/>
    <w:rsid w:val="00F41C99"/>
    <w:rsid w:val="00F80BD9"/>
    <w:rsid w:val="00F85CB8"/>
    <w:rsid w:val="00F95E24"/>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4</Pages>
  <Words>3155</Words>
  <Characters>1798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3</cp:revision>
  <dcterms:created xsi:type="dcterms:W3CDTF">2022-11-22T07:32:00Z</dcterms:created>
  <dcterms:modified xsi:type="dcterms:W3CDTF">2022-11-2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